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4837E4FC"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Other criteria, such 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r w:rsidR="00B85875">
        <w:t>U</w:t>
      </w:r>
      <w:r w:rsidR="00F36192">
        <w:t xml:space="preserve">sing the </w:t>
      </w:r>
      <w:r w:rsidR="00B85875">
        <w:t xml:space="preserve">proposed </w:t>
      </w:r>
      <w:r w:rsidR="00F36192">
        <w:t>method</w:t>
      </w:r>
      <w:r w:rsidR="00B85875">
        <w:t xml:space="preserve"> it was shown that</w:t>
      </w:r>
      <w:r w:rsidR="00F36192">
        <w:t xml:space="preserve">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18ED41FA" w:rsidR="00416694" w:rsidRDefault="00B85875" w:rsidP="00416694">
      <w:pPr>
        <w:spacing w:line="360" w:lineRule="auto"/>
        <w:jc w:val="bot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AB648E" w:rsidRPr="00AB648E">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 "properties" : { "noteIndex" : 0 }, "schema" : "https://github.com/citation-style-language/schema/raw/master/csl-citation.json" }</w:instrText>
      </w:r>
      <w:r w:rsidR="00AB648E" w:rsidRPr="00AB648E">
        <w:fldChar w:fldCharType="separate"/>
      </w:r>
      <w:r w:rsidR="00AB648E" w:rsidRPr="00AB648E">
        <w:rPr>
          <w:noProof/>
        </w:rPr>
        <w:t>(Guyon et al., 2002; Strobl et al., 2008; Tolosi and Lengauer, 2011)</w:t>
      </w:r>
      <w:r w:rsidR="00AB648E" w:rsidRPr="00AB648E">
        <w:fldChar w:fldCharType="end"/>
      </w:r>
      <w:r w:rsidR="005B5979">
        <w:t>. 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14D537F8" w:rsidR="00416694" w:rsidRDefault="005B5979" w:rsidP="00416694">
      <w:pPr>
        <w:spacing w:line="360" w:lineRule="auto"/>
        <w:jc w:val="bot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 xml:space="preserve">“optimal” </w:t>
      </w:r>
      <w:r w:rsidR="00416694">
        <w:t xml:space="preserve">space.  </w:t>
      </w:r>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343015D3" w:rsidR="00416694" w:rsidRDefault="00416694" w:rsidP="00416694">
      <w:pPr>
        <w:spacing w:line="360" w:lineRule="auto"/>
        <w:jc w:val="both"/>
      </w:pPr>
      <w:r>
        <w:t xml:space="preserve">More advanced search methods use greedy sequential approaches, such as forward selection and backward elimination.  </w:t>
      </w:r>
      <w:r w:rsidR="009F157F">
        <w:t>Compared to the feature ranking approach, g</w:t>
      </w:r>
      <w:r w:rsidR="009F157F">
        <w:t xml:space="preserve">reedy search methods are more likely to find the globally optimal feature set as they explore more of the search space and are less inclined to select multiple redundant features </w:t>
      </w:r>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w:t>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Th</w:t>
      </w:r>
      <w:r w:rsidR="008A0CF3">
        <w:t>e</w:t>
      </w:r>
      <w:r w:rsidR="008A0CF3">
        <w:t xml:space="preserve"> </w:t>
      </w:r>
      <w:r w:rsidR="002B3CF1">
        <w:t xml:space="preserve">selection process </w:t>
      </w:r>
      <w:r w:rsidR="006D1A86">
        <w:t>proceeds</w:t>
      </w:r>
      <w:r w:rsidR="002B3CF1">
        <w:t xml:space="preserve"> for a set number of </w:t>
      </w:r>
      <w:r w:rsidR="006D1A86">
        <w:t>steps</w:t>
      </w:r>
      <w:r w:rsidR="006D1A86">
        <w:t xml:space="preserve"> </w:t>
      </w:r>
      <w:r w:rsidR="000966F8">
        <w:t>or until a stopping criterion is reached</w:t>
      </w:r>
      <w:r>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h</w:t>
      </w:r>
      <w:r w:rsidR="008A0CF3">
        <w:t>e</w:t>
      </w:r>
      <w:r w:rsidR="008A0CF3">
        <w:t xml:space="preserve"> </w:t>
      </w:r>
      <w:r w:rsidR="003618EB">
        <w:t xml:space="preserve">BE </w:t>
      </w:r>
      <w:r w:rsidR="008A0CF3">
        <w:t>selection process proceeds for a set number of steps</w:t>
      </w:r>
      <w:r w:rsidR="008A0CF3">
        <w:t xml:space="preserve"> </w:t>
      </w:r>
      <w:r w:rsidR="008A0CF3">
        <w:t xml:space="preserve">or until a stopping criterion is reached </w:t>
      </w:r>
      <w:r w:rsidR="008A0CF3">
        <w:fldChar w:fldCharType="begin" w:fldLock="1"/>
      </w:r>
      <w:r w:rsidR="008A0CF3">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8A0CF3" w:rsidRPr="00B550FC">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16694">
      <w:pPr>
        <w:spacing w:line="360" w:lineRule="auto"/>
        <w:jc w:val="both"/>
      </w:pPr>
    </w:p>
    <w:p w14:paraId="74481FD1" w14:textId="088F9F1E" w:rsidR="004A6E7D" w:rsidRDefault="004A6E7D" w:rsidP="00416694">
      <w:pPr>
        <w:spacing w:line="360" w:lineRule="auto"/>
        <w:jc w:val="bot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16694">
      <w:pPr>
        <w:spacing w:line="360" w:lineRule="auto"/>
        <w:jc w:val="both"/>
      </w:pPr>
    </w:p>
    <w:p w14:paraId="118797E7" w14:textId="6010072F" w:rsidR="00FE3A40" w:rsidRDefault="00341253" w:rsidP="00416694">
      <w:pPr>
        <w:spacing w:line="360" w:lineRule="auto"/>
        <w:jc w:val="both"/>
      </w:pPr>
      <w:r>
        <w:lastRenderedPageBreak/>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C324FA7"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w:t>
      </w:r>
      <w:r w:rsidR="00314845">
        <w:lastRenderedPageBreak/>
        <w:t xml:space="preserve">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p w14:paraId="3AD6B0B8" w14:textId="340C0DC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lastRenderedPageBreak/>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473F76AB" w:rsidR="00C122D8" w:rsidRDefault="00666A66" w:rsidP="00C122D8">
      <w:pPr>
        <w:spacing w:line="360" w:lineRule="auto"/>
        <w:jc w:val="bot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r w:rsidR="004E65E0">
        <w:fldChar w:fldCharType="end"/>
      </w:r>
      <w:r w:rsidR="00714EC2">
        <w:t xml:space="preserve"> resulting in large </w:t>
      </w:r>
      <w:r w:rsidR="00714EC2">
        <w:t>quantities of high spatial and spectral resolution data requir</w:t>
      </w:r>
      <w:r w:rsidR="00714EC2">
        <w:t>ing</w:t>
      </w:r>
      <w:r w:rsidR="00714EC2">
        <w:t xml:space="preserve"> interpretation</w:t>
      </w:r>
      <w:r>
        <w:t>.  With</w:t>
      </w:r>
      <w:r w:rsidR="004A69A8">
        <w:t xml:space="preserve"> the advent of “big data”</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0" w:name="_Ref475980656"/>
      <w:r>
        <w:t>Formulation</w:t>
      </w:r>
      <w:bookmarkEnd w:id="0"/>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 xml:space="preserve">by visual inspection of the </w:t>
      </w:r>
      <w:proofErr w:type="spellStart"/>
      <w:r>
        <w:t>dendrogram</w:t>
      </w:r>
      <w:proofErr w:type="spellEnd"/>
      <w:r w:rsidR="00E163BD">
        <w:t xml:space="preserve">, but selection can </w:t>
      </w:r>
      <w:r w:rsidR="000B115B">
        <w:t xml:space="preserve">conceivably </w:t>
      </w:r>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3756323D" w14:textId="33C21D8A" w:rsidR="00DA69AD" w:rsidRDefault="004D38FC" w:rsidP="004D38FC">
      <w:pPr>
        <w:spacing w:line="360" w:lineRule="auto"/>
        <w:jc w:val="both"/>
        <w:rPr>
          <w:ins w:id="1" w:author="dugalh" w:date="2017-08-17T15:54:00Z"/>
        </w:rPr>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commentRangeStart w:id="2"/>
      <w:commentRangeStart w:id="3"/>
      <w:r w:rsidR="008905E8">
        <w:t>The method</w:t>
      </w:r>
      <w:r>
        <w:t xml:space="preserve"> </w:t>
      </w:r>
      <w:r w:rsidR="009651B5">
        <w:t>begins</w:t>
      </w:r>
      <w:r w:rsidR="009651B5">
        <w:t xml:space="preserve">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commentRangeEnd w:id="2"/>
      <w:r w:rsidR="00B717C6">
        <w:rPr>
          <w:rStyle w:val="CommentReference"/>
        </w:rPr>
        <w:commentReference w:id="2"/>
      </w:r>
      <w:r w:rsidR="00984850">
        <w:t xml:space="preserve">The hierarchy of clusters can be graphically represented with a </w:t>
      </w:r>
      <w:proofErr w:type="spellStart"/>
      <w:r w:rsidR="00984850">
        <w:t>dendrogram</w:t>
      </w:r>
      <w:proofErr w:type="spellEnd"/>
      <w:r w:rsidR="00984850">
        <w:t xml:space="preserve"> </w:t>
      </w:r>
      <w:r w:rsidR="00984850">
        <w:fldChar w:fldCharType="begin" w:fldLock="1"/>
      </w:r>
      <w:r w:rsidR="00984850">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984850" w:rsidRPr="00356DA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984850">
        <w:t xml:space="preserve">Figure </w:t>
      </w:r>
      <w:r w:rsidR="00984850">
        <w:rPr>
          <w:noProof/>
        </w:rPr>
        <w:t>1</w:t>
      </w:r>
      <w:r w:rsidR="00984850">
        <w:fldChar w:fldCharType="end"/>
      </w:r>
      <w:r w:rsidR="00984850">
        <w:t xml:space="preserve">.  </w:t>
      </w:r>
      <w:r w:rsidR="00054B4E">
        <w:t>T</w:t>
      </w:r>
      <w:r w:rsidR="00054B4E">
        <w: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D38FC">
      <w:pPr>
        <w:spacing w:line="360" w:lineRule="auto"/>
        <w:jc w:val="both"/>
        <w:rPr>
          <w:ins w:id="4" w:author="dugalh" w:date="2017-08-17T15:54:00Z"/>
        </w:rPr>
      </w:pPr>
    </w:p>
    <w:p w14:paraId="6A4E3094" w14:textId="246CBF37" w:rsidR="00B72E9A" w:rsidRDefault="008905E8" w:rsidP="004D38FC">
      <w:pPr>
        <w:spacing w:line="360" w:lineRule="auto"/>
        <w:jc w:val="both"/>
      </w:pPr>
      <w:r>
        <w:t>The average</w:t>
      </w:r>
      <w:r w:rsidR="00F42BC8">
        <w:t>-</w:t>
      </w:r>
      <w:r>
        <w:t>linkage criterion</w:t>
      </w:r>
      <w:ins w:id="5" w:author="dugalh" w:date="2017-08-22T10:45:00Z">
        <w:r w:rsidR="008256FC">
          <w:t xml:space="preserve"> </w:t>
        </w:r>
        <w:r w:rsidR="008256FC">
          <w:t>was used to measure cluster dissimilarity</w:t>
        </w:r>
        <w:r w:rsidR="008256FC">
          <w:t xml:space="preserve">.  </w:t>
        </w:r>
      </w:ins>
      <w:del w:id="6" w:author="dugalh" w:date="2017-08-22T10:45:00Z">
        <w:r w:rsidR="00E62FE6" w:rsidDel="008256FC">
          <w:delText>, which</w:delText>
        </w:r>
      </w:del>
      <w:ins w:id="7" w:author="dugalh" w:date="2017-08-22T10:45:00Z">
        <w:r w:rsidR="008256FC">
          <w:t>This</w:t>
        </w:r>
      </w:ins>
      <w:r w:rsidR="00E62FE6">
        <w:t xml:space="preserve"> is</w:t>
      </w:r>
      <w:r w:rsidR="00E62FE6">
        <w:t xml:space="preserve"> the average of the pairwise distances</w:t>
      </w:r>
      <w:r w:rsidR="00E62FE6">
        <w:t xml:space="preserve"> </w:t>
      </w:r>
      <w:r w:rsidR="00E62FE6">
        <w:t xml:space="preserve">between the objects in two </w:t>
      </w:r>
      <w:proofErr w:type="gramStart"/>
      <w:r w:rsidR="00E62FE6">
        <w:t>clusters</w:t>
      </w:r>
      <w:r w:rsidR="00BE218A">
        <w:t>,</w:t>
      </w:r>
      <w:del w:id="8" w:author="dugalh" w:date="2017-08-22T10:45:00Z">
        <w:r w:rsidR="00BE218A" w:rsidDel="008256FC">
          <w:delText xml:space="preserve"> </w:delText>
        </w:r>
        <w:r w:rsidR="00984850" w:rsidDel="008256FC">
          <w:delText xml:space="preserve">was used </w:delText>
        </w:r>
        <w:r w:rsidR="00E62FE6" w:rsidDel="008256FC">
          <w:delText>to measure</w:delText>
        </w:r>
        <w:r w:rsidR="00984850" w:rsidDel="008256FC">
          <w:delText xml:space="preserve"> cluster dissimilarity</w:delText>
        </w:r>
      </w:del>
      <w:r w:rsidR="00984850">
        <w:t>.</w:t>
      </w:r>
      <w:proofErr w:type="gramEnd"/>
      <w:r w:rsidR="00984850">
        <w:t xml:space="preserve">  </w:t>
      </w:r>
      <w:r w:rsidR="00E62FE6">
        <w:t xml:space="preserve">The </w:t>
      </w:r>
      <w:r w:rsidR="00E954AD">
        <w:t xml:space="preserve">pairwise </w:t>
      </w:r>
      <w:r w:rsidR="00E62FE6">
        <w:t>object distance</w:t>
      </w:r>
      <w:r w:rsidR="00DB6CD3">
        <w:t>s</w:t>
      </w:r>
      <w:r w:rsidR="00E62FE6">
        <w:t xml:space="preserve"> </w:t>
      </w:r>
      <w:r w:rsidR="00DB6CD3">
        <w:t>w</w:t>
      </w:r>
      <w:r w:rsidR="00DB6CD3">
        <w:t>ere</w:t>
      </w:r>
      <w:r w:rsidR="00DB6CD3">
        <w:t xml:space="preserve"> </w:t>
      </w:r>
      <w:r w:rsidR="009A7D00">
        <w:t>calculated</w:t>
      </w:r>
      <w:r w:rsidR="00E62FE6">
        <w:t xml:space="preserve"> </w:t>
      </w:r>
      <w:proofErr w:type="gramStart"/>
      <w:r w:rsidR="00E62FE6">
        <w:t xml:space="preserve">as </w:t>
      </w:r>
      <m:oMath>
        <m:d>
          <m:dPr>
            <m:begChr m:val="|"/>
            <m:endChr m:val="|"/>
            <m:ctrlPr>
              <w:rPr>
                <w:rFonts w:ascii="Cambria Math" w:hAnsi="Cambria Math"/>
                <w:i/>
              </w:rPr>
            </m:ctrlPr>
          </m:dPr>
          <m:e>
            <w:proofErr w:type="gramEnd"/>
            <m:r>
              <w:rPr>
                <w:rFonts w:ascii="Cambria Math" w:hAnsi="Cambria Math"/>
              </w:rPr>
              <m:t>1-</m:t>
            </m:r>
            <m:r>
              <w:rPr>
                <w:rFonts w:ascii="Cambria Math" w:hAnsi="Cambria Math"/>
              </w:rPr>
              <m:t>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commentRangeEnd w:id="3"/>
      <w:r w:rsidR="00B717C6">
        <w:rPr>
          <w:rStyle w:val="CommentReference"/>
        </w:rPr>
        <w:commentReference w:id="3"/>
      </w:r>
      <w:r w:rsidR="00984850">
        <w:t>I</w:t>
      </w:r>
      <w:r w:rsidR="00C82720">
        <w:t xml:space="preserve">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84850">
        <w:t>,</w:t>
      </w:r>
      <w:r w:rsidR="009F4EC4">
        <w:t xml:space="preserve"> </w:t>
      </w:r>
      <w:r w:rsidR="00054B4E">
        <w:t>t</w:t>
      </w:r>
      <w:r w:rsidR="00054B4E">
        <w:t xml:space="preserve">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val="en-US"/>
        </w:rPr>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9" w:name="_Ref466974803"/>
      <w:r>
        <w:t xml:space="preserve">Figure </w:t>
      </w:r>
      <w:r>
        <w:fldChar w:fldCharType="begin"/>
      </w:r>
      <w:r>
        <w:instrText xml:space="preserve"> SEQ Figure \* ARABIC </w:instrText>
      </w:r>
      <w:r>
        <w:fldChar w:fldCharType="separate"/>
      </w:r>
      <w:r>
        <w:rPr>
          <w:noProof/>
        </w:rPr>
        <w:t>1</w:t>
      </w:r>
      <w:r>
        <w:fldChar w:fldCharType="end"/>
      </w:r>
      <w:bookmarkEnd w:id="9"/>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10" w:name="_Ref463338697"/>
            <w:bookmarkStart w:id="11"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10"/>
            <w:r w:rsidRPr="003B5532">
              <w:rPr>
                <w:sz w:val="24"/>
                <w:szCs w:val="24"/>
              </w:rPr>
              <w:t>)</w:t>
            </w:r>
            <w:bookmarkEnd w:id="11"/>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33401F47"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12" w:name="_Ref453592367"/>
      <w:bookmarkStart w:id="13" w:name="_Ref464223017"/>
      <w:r>
        <w:t xml:space="preserve">Data </w:t>
      </w:r>
      <w:bookmarkEnd w:id="12"/>
      <w:r w:rsidR="004D3E92">
        <w:t>Sets</w:t>
      </w:r>
      <w:bookmarkEnd w:id="13"/>
    </w:p>
    <w:p w14:paraId="1B704381" w14:textId="3DFCB5EB"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5083FB4"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 xml:space="preserve">nm portion of the </w:t>
      </w:r>
      <w:r w:rsidR="00BF25E0" w:rsidRPr="00CB16A8">
        <w:lastRenderedPageBreak/>
        <w:t>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14" w:name="_Ref463953775"/>
      <w:r>
        <w:t xml:space="preserve">Table </w:t>
      </w:r>
      <w:r>
        <w:fldChar w:fldCharType="begin"/>
      </w:r>
      <w:r>
        <w:instrText xml:space="preserve"> SEQ Table \* ARABIC </w:instrText>
      </w:r>
      <w:r>
        <w:fldChar w:fldCharType="separate"/>
      </w:r>
      <w:r w:rsidR="00211FFA">
        <w:rPr>
          <w:noProof/>
        </w:rPr>
        <w:t>1</w:t>
      </w:r>
      <w:r>
        <w:fldChar w:fldCharType="end"/>
      </w:r>
      <w:bookmarkEnd w:id="14"/>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AD7587"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15" w:name="_Ref464223138"/>
      <w:r>
        <w:t xml:space="preserve">Table </w:t>
      </w:r>
      <w:r>
        <w:fldChar w:fldCharType="begin"/>
      </w:r>
      <w:r>
        <w:instrText xml:space="preserve"> SEQ Table \* ARABIC </w:instrText>
      </w:r>
      <w:r>
        <w:fldChar w:fldCharType="separate"/>
      </w:r>
      <w:r w:rsidR="00211FFA">
        <w:rPr>
          <w:noProof/>
        </w:rPr>
        <w:t>2</w:t>
      </w:r>
      <w:r>
        <w:fldChar w:fldCharType="end"/>
      </w:r>
      <w:bookmarkEnd w:id="15"/>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proofErr w:type="spellStart"/>
            <w:r w:rsidR="00DC1844">
              <w:t>Nai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proofErr w:type="spellStart"/>
            <w:r w:rsidR="00DC1844">
              <w:t>Nai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proofErr w:type="spellStart"/>
            <w:r w:rsidR="00DC1844">
              <w:t>Nai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proofErr w:type="spellStart"/>
            <w:r w:rsidR="00DC1844">
              <w:t>Nai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19821FC"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t>
      </w:r>
      <w:proofErr w:type="gramStart"/>
      <w:r w:rsidR="006E1B94">
        <w:t xml:space="preserve">with </w:t>
      </w:r>
      <w:proofErr w:type="gramEnd"/>
      <m:oMath>
        <m:r>
          <w:rPr>
            <w:rFonts w:ascii="Cambria Math" w:hAnsi="Cambria Math"/>
          </w:rPr>
          <m:t>k=3</m:t>
        </m:r>
      </m:oMath>
      <w:r w:rsidR="006E1B94">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DC1844">
        <w:t>Nai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9AD5C4E" w:rsidR="00731384" w:rsidRDefault="005B388C" w:rsidP="00731384">
      <w:pPr>
        <w:spacing w:line="360" w:lineRule="auto"/>
        <w:jc w:val="both"/>
      </w:pPr>
      <w:r>
        <w:t>The FCR methods (FCR-MI and FCR-</w:t>
      </w:r>
      <w:proofErr w:type="spellStart"/>
      <w:r w:rsidR="00DC1844">
        <w:t>Nai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p>
    <w:p w14:paraId="1F91BFE8" w14:textId="77777777" w:rsidR="00662CA9" w:rsidRDefault="00662CA9" w:rsidP="00731384">
      <w:pPr>
        <w:spacing w:line="360" w:lineRule="auto"/>
        <w:jc w:val="both"/>
      </w:pPr>
    </w:p>
    <w:p w14:paraId="6C68DD00" w14:textId="6E1EBC84" w:rsidR="00435086" w:rsidRDefault="00DA04AE" w:rsidP="00416694">
      <w:pPr>
        <w:spacing w:line="360" w:lineRule="auto"/>
        <w:jc w:val="bot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w:t>
      </w:r>
      <w:proofErr w:type="spellStart"/>
      <w:r>
        <w:t>FEAture</w:t>
      </w:r>
      <w:proofErr w:type="spellEnd"/>
      <w:r>
        <w:t xml:space="preserv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proofErr w:type="spellStart"/>
            <w:r>
              <w:t>Num</w:t>
            </w:r>
            <w:proofErr w:type="spellEnd"/>
            <w:r>
              <w:t xml:space="preserve">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proofErr w:type="spellStart"/>
            <w:r>
              <w:t>Spekboom</w:t>
            </w:r>
            <w:proofErr w:type="spellEnd"/>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proofErr w:type="spellStart"/>
            <w:r>
              <w:t>Statlog</w:t>
            </w:r>
            <w:proofErr w:type="spellEnd"/>
            <w:r>
              <w:t xml:space="preserve">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w:t>
      </w:r>
      <w:r w:rsidR="00E95C2A">
        <w:lastRenderedPageBreak/>
        <w:t xml:space="preserve">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DC1844">
        <w:t>NaiveBC</w:t>
      </w:r>
      <w:proofErr w:type="spellEnd"/>
      <w:r w:rsidR="00E95C2A">
        <w:t xml:space="preserve"> is the most accurate overall</w:t>
      </w:r>
      <w:r w:rsidR="00CF3F90">
        <w:t>,</w:t>
      </w:r>
      <w:r w:rsidR="00E95C2A">
        <w:t xml:space="preserve"> but is the least stable.  While neither FCR-</w:t>
      </w:r>
      <w:proofErr w:type="spellStart"/>
      <w:r w:rsidR="00DC1844">
        <w:t>Nai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63BC0962" w:rsidR="00C951C7" w:rsidRDefault="00C951C7" w:rsidP="00416694">
      <w:pPr>
        <w:spacing w:line="360" w:lineRule="auto"/>
        <w:jc w:val="both"/>
      </w:pPr>
      <w:r>
        <w:t>The ranking methods, Rank-MI and Rank-</w:t>
      </w:r>
      <w:proofErr w:type="spellStart"/>
      <w:r w:rsidR="00DC1844">
        <w:t>Nai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3FC0D496"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 xml:space="preserve">this kind of </w:t>
      </w:r>
      <w:proofErr w:type="spellStart"/>
      <w:r w:rsidR="0040315E">
        <w:t>representivity</w:t>
      </w:r>
      <w:proofErr w:type="spellEnd"/>
      <w:r w:rsidR="0040315E">
        <w:t xml:space="preserve">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US"/>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16"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16"/>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US"/>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17"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17"/>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proofErr w:type="spellStart"/>
      <w:r w:rsidR="00DC1844">
        <w:t>NaiveBC</w:t>
      </w:r>
      <w:proofErr w:type="spellEnd"/>
      <w:r w:rsidR="00124A7A">
        <w:t xml:space="preserve"> criterion is slower to compute than the MI criterion as it uses a five-fold cross-validation</w:t>
      </w:r>
      <w:r w:rsidR="00A9661F">
        <w:t xml:space="preserve">, implemented in </w:t>
      </w:r>
      <w:proofErr w:type="spellStart"/>
      <w:r w:rsidR="00A9661F">
        <w:t>Matlab</w:t>
      </w:r>
      <w:r w:rsidR="00A9661F" w:rsidRPr="00305563">
        <w:rPr>
          <w:vertAlign w:val="superscript"/>
        </w:rPr>
        <w:t>TM</w:t>
      </w:r>
      <w:proofErr w:type="spellEnd"/>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proofErr w:type="spellStart"/>
      <w:r w:rsidR="00DC1844">
        <w:t>NaiveBC</w:t>
      </w:r>
      <w:proofErr w:type="spellEnd"/>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18" w:name="_Ref464732046"/>
      <w:r>
        <w:t xml:space="preserve">Table </w:t>
      </w:r>
      <w:r>
        <w:fldChar w:fldCharType="begin"/>
      </w:r>
      <w:r>
        <w:instrText xml:space="preserve"> SEQ Table \* ARABIC </w:instrText>
      </w:r>
      <w:r>
        <w:fldChar w:fldCharType="separate"/>
      </w:r>
      <w:r w:rsidR="00DC7FE9">
        <w:rPr>
          <w:noProof/>
        </w:rPr>
        <w:t>4</w:t>
      </w:r>
      <w:r>
        <w:fldChar w:fldCharType="end"/>
      </w:r>
      <w:bookmarkEnd w:id="18"/>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proofErr w:type="spellStart"/>
            <w:r w:rsidR="00DC1844">
              <w:t>Nai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proofErr w:type="spellStart"/>
            <w:r w:rsidR="00DC1844">
              <w:t>Nai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proofErr w:type="spellStart"/>
            <w:r w:rsidR="00DC1844">
              <w:t>Nai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proofErr w:type="spellStart"/>
            <w:r w:rsidR="00DC1844">
              <w:t>Nai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DC1844">
        <w:t>NaiveBC</w:t>
      </w:r>
      <w:proofErr w:type="spellEnd"/>
      <w:r>
        <w:t>, FS-MI and FS-</w:t>
      </w:r>
      <w:proofErr w:type="spellStart"/>
      <w:r w:rsidR="00DC1844">
        <w:t>NaiveBC</w:t>
      </w:r>
      <w:proofErr w:type="spellEnd"/>
      <w:r>
        <w:t xml:space="preserve"> occupying the second rank position.  While the FS-MI and FS-</w:t>
      </w:r>
      <w:proofErr w:type="spellStart"/>
      <w:r w:rsidR="00DC1844">
        <w:t>NaiveBC</w:t>
      </w:r>
      <w:proofErr w:type="spellEnd"/>
      <w:r>
        <w:t xml:space="preserve"> produce</w:t>
      </w:r>
      <w:r w:rsidR="00CF3F90">
        <w:t>d</w:t>
      </w:r>
      <w:r>
        <w:t xml:space="preserve"> the best performance for stability and accuracy respectively, FCR-MI and FCR-</w:t>
      </w:r>
      <w:proofErr w:type="spellStart"/>
      <w:r w:rsidR="00DC1844">
        <w:t>NaiveBC</w:t>
      </w:r>
      <w:proofErr w:type="spellEnd"/>
      <w:r>
        <w:t xml:space="preserve"> achieve</w:t>
      </w:r>
      <w:r w:rsidR="00CF3F90">
        <w:t>d</w:t>
      </w:r>
      <w:r>
        <w:t xml:space="preserve"> a better compromise between these two measures.  The Rank-</w:t>
      </w:r>
      <w:proofErr w:type="spellStart"/>
      <w:r w:rsidR="00DC1844">
        <w:t>NaiveBC</w:t>
      </w:r>
      <w:proofErr w:type="spellEnd"/>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proofErr w:type="spellStart"/>
      <w:r w:rsidR="00DC1844">
        <w:t>NaiveBC</w:t>
      </w:r>
      <w:proofErr w:type="spellEnd"/>
      <w:r>
        <w:t xml:space="preserve"> would simplify to Rank-MI and Rank-</w:t>
      </w:r>
      <w:proofErr w:type="spellStart"/>
      <w:r w:rsidR="00DC1844">
        <w:t>NaiveBC</w:t>
      </w:r>
      <w:proofErr w:type="spellEnd"/>
      <w:r>
        <w:t xml:space="preserve"> respectively.  FCR-MI and FCR-</w:t>
      </w:r>
      <w:proofErr w:type="spellStart"/>
      <w:r w:rsidR="00DC1844">
        <w:t>NaiveBC</w:t>
      </w:r>
      <w:proofErr w:type="spellEnd"/>
      <w:r>
        <w:t xml:space="preserve"> show a substantial improvement in performance compared to Rank-MI and Rank-</w:t>
      </w:r>
      <w:proofErr w:type="spellStart"/>
      <w:r w:rsidR="00DC1844">
        <w:t>NaiveBC</w:t>
      </w:r>
      <w:proofErr w:type="spellEnd"/>
      <w:r>
        <w:t xml:space="preserve"> which lends support to the </w:t>
      </w:r>
      <w:r>
        <w:lastRenderedPageBreak/>
        <w:t xml:space="preserve">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19" w:name="_Ref464737145"/>
      <w:r>
        <w:t xml:space="preserve">Table </w:t>
      </w:r>
      <w:r>
        <w:fldChar w:fldCharType="begin"/>
      </w:r>
      <w:r>
        <w:instrText xml:space="preserve"> SEQ Table \* ARABIC </w:instrText>
      </w:r>
      <w:r>
        <w:fldChar w:fldCharType="separate"/>
      </w:r>
      <w:r w:rsidR="00C35006">
        <w:rPr>
          <w:noProof/>
        </w:rPr>
        <w:t>5</w:t>
      </w:r>
      <w:r>
        <w:fldChar w:fldCharType="end"/>
      </w:r>
      <w:bookmarkEnd w:id="19"/>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proofErr w:type="spellStart"/>
            <w:r w:rsidR="00DC1844">
              <w:t>Nai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proofErr w:type="spellStart"/>
            <w:r w:rsidR="00DC1844">
              <w:t>Nai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proofErr w:type="spellStart"/>
            <w:r w:rsidR="00DC1844">
              <w:t>Nai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proofErr w:type="spellStart"/>
            <w:r w:rsidR="00DC1844">
              <w:t>Nai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4A3AEC6A" w14:textId="77777777" w:rsidR="0093215E" w:rsidRDefault="0093215E" w:rsidP="00416694">
      <w:pPr>
        <w:pStyle w:val="1TeksCharChar"/>
      </w:pPr>
    </w:p>
    <w:p w14:paraId="5F61E92A" w14:textId="3A5857B0" w:rsidR="0093215E" w:rsidRDefault="008257F7" w:rsidP="00416694">
      <w:pPr>
        <w:pStyle w:val="1TeksCharChar"/>
      </w:pPr>
      <w:r>
        <w:t xml:space="preserve">The need for user specification of </w:t>
      </w:r>
      <w:r w:rsidR="005873FC">
        <w:t>dissimilarity threshold</w:t>
      </w:r>
      <w:r>
        <w:t xml:space="preserve"> </w:t>
      </w:r>
      <w:del w:id="20" w:author="dugalh" w:date="2017-08-22T10:47:00Z">
        <w:r w:rsidDel="008256FC">
          <w:delText xml:space="preserve">is </w:delText>
        </w:r>
      </w:del>
      <w:ins w:id="21" w:author="dugalh" w:date="2017-08-22T10:47:00Z">
        <w:r w:rsidR="008256FC">
          <w:t>can be seen as</w:t>
        </w:r>
        <w:r w:rsidR="008256FC">
          <w:t xml:space="preserve"> </w:t>
        </w:r>
      </w:ins>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also limits the dimensionality of data that the FCR method can practically be applied to.  For data sets of hundreds or thousands of features</w:t>
      </w:r>
      <w:r w:rsidR="00997A57">
        <w:t xml:space="preserve">, </w:t>
      </w:r>
      <w:r w:rsidR="002306EC">
        <w:t xml:space="preserve">the </w:t>
      </w:r>
      <w:proofErr w:type="spellStart"/>
      <w:r w:rsidR="002306EC">
        <w:t>dendrogram</w:t>
      </w:r>
      <w:proofErr w:type="spellEnd"/>
      <w:r w:rsidR="002306EC">
        <w:t xml:space="preserve"> </w:t>
      </w:r>
      <w:del w:id="22" w:author="dugalh" w:date="2017-08-22T10:48:00Z">
        <w:r w:rsidR="002306EC" w:rsidDel="008256FC">
          <w:delText xml:space="preserve">would </w:delText>
        </w:r>
        <w:r w:rsidR="00997A57" w:rsidDel="008256FC">
          <w:delText>likely</w:delText>
        </w:r>
      </w:del>
      <w:ins w:id="23" w:author="dugalh" w:date="2017-08-22T10:48:00Z">
        <w:r w:rsidR="008256FC">
          <w:t>may</w:t>
        </w:r>
      </w:ins>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proofErr w:type="spellStart"/>
      <w:r w:rsidR="00DC1844">
        <w:t>Nai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3D83F260" w14:textId="2E92F6F9" w:rsidR="00151E9E" w:rsidRDefault="00A26160" w:rsidP="00416694">
      <w:pPr>
        <w:spacing w:line="360" w:lineRule="auto"/>
        <w:jc w:val="both"/>
      </w:pPr>
      <w:r>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nother aspect of our method that could benefit from further investigation is the correlation coefficient dissimilarity metric.  It </w:t>
      </w:r>
      <w:r w:rsidR="00D35032">
        <w:t>may be beneficial to use</w:t>
      </w:r>
      <w:r w:rsidR="00416694">
        <w:t xml:space="preserv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p>
    <w:p w14:paraId="43B3A697" w14:textId="77777777" w:rsidR="00151E9E" w:rsidRDefault="00151E9E" w:rsidP="00416694">
      <w:pPr>
        <w:spacing w:line="360" w:lineRule="auto"/>
        <w:jc w:val="both"/>
      </w:pPr>
    </w:p>
    <w:p w14:paraId="7F13263A" w14:textId="1BF70D4A" w:rsidR="00714EC2" w:rsidRDefault="00183420" w:rsidP="00714EC2">
      <w:pPr>
        <w:spacing w:line="360" w:lineRule="auto"/>
        <w:jc w:val="both"/>
        <w:pPrChange w:id="24" w:author="dugalh" w:date="2017-08-21T16:27:00Z">
          <w:pPr>
            <w:pStyle w:val="1TeksCharChar"/>
          </w:pPr>
        </w:pPrChange>
      </w:pPr>
      <w:r>
        <w:t xml:space="preserve">Despite these </w:t>
      </w:r>
      <w:del w:id="25" w:author="dugalh" w:date="2017-08-22T10:48:00Z">
        <w:r w:rsidR="00151E9E" w:rsidDel="00445A96">
          <w:delText>shortcomings</w:delText>
        </w:r>
      </w:del>
      <w:ins w:id="26" w:author="dugalh" w:date="2017-08-22T10:48:00Z">
        <w:r w:rsidR="00445A96">
          <w:t>limitations</w:t>
        </w:r>
      </w:ins>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w:t>
      </w:r>
      <w:r w:rsidR="00714EC2">
        <w:t>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w:t>
      </w:r>
      <w:proofErr w:type="spellStart"/>
      <w:r w:rsidR="00714EC2">
        <w:t>NaiveBC</w:t>
      </w:r>
      <w:proofErr w:type="spellEnd"/>
      <w:r w:rsidR="00714EC2">
        <w:t xml:space="preserve">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w:t>
      </w:r>
      <w:r w:rsidR="00714EC2">
        <w:lastRenderedPageBreak/>
        <w:t xml:space="preserve">quantities of high spatial and spectral resolution remote sensing data are being produced and require interpretation </w:t>
      </w:r>
      <w:r w:rsidR="00714EC2">
        <w:fldChar w:fldCharType="begin" w:fldLock="1"/>
      </w:r>
      <w:r w:rsidR="00714EC2">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714EC2" w:rsidRPr="008F72CD">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67A841BB" w14:textId="77777777" w:rsidR="00CE1864" w:rsidRDefault="00CE1864">
      <w:pPr>
        <w:spacing w:after="160" w:line="259" w:lineRule="auto"/>
      </w:pPr>
      <w:r>
        <w:br w:type="page"/>
      </w:r>
      <w:bookmarkStart w:id="27" w:name="_GoBack"/>
      <w:bookmarkEnd w:id="27"/>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7421663" w14:textId="37B5D6A2" w:rsidR="00AB648E" w:rsidRPr="00AB648E" w:rsidRDefault="00CE1864" w:rsidP="00AB648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B648E" w:rsidRPr="00AB648E">
        <w:rPr>
          <w:noProof/>
        </w:rPr>
        <w:t>Bishop, C.M., 2003. Neural networks for pattern recognition. Oxford University Press, New York. doi:10.1002/0470854774</w:t>
      </w:r>
    </w:p>
    <w:p w14:paraId="1D61B7F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laschke, T., 2010. Object based image analysis for remote sensing. ISPRS J. Photogramm. Remote Sens. 65, 2–16. doi:10.1016/j.isprsjprs.2009.06.004</w:t>
      </w:r>
    </w:p>
    <w:p w14:paraId="48DB0805"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eiman, L., 2001. Random Forests. Mach. Learn. 45, 5–32. doi:10.1023/A:1010933404324</w:t>
      </w:r>
    </w:p>
    <w:p w14:paraId="15CF95B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own, G., Pocock, A., Zhao, M.-J., Lujan, M., 2012. Conditional likelihood maximisation: A unifying framework for mutual information feature selection. J. Mach. Learn. Res. 13, 27–66. doi:10.1016/j.patcog.2015.11.007</w:t>
      </w:r>
    </w:p>
    <w:p w14:paraId="57B039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urges, C.J.C., 1998. A tutorial on support vector machines for pattern recognition. Data Min. Knowl. Discov. 2, 121–167. doi:10.1023/A:1009715923555</w:t>
      </w:r>
    </w:p>
    <w:p w14:paraId="1E893C7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hi, M., Plaza, A., Benediktsson, J.A., Sun, Z., Shen, J., Zhu, Y., 2016. Big data for remote sensing: challenges and opportunities. Proc. IEEE 104, 2207–2219. doi:10.1109/JPROC.2016.2598228</w:t>
      </w:r>
    </w:p>
    <w:p w14:paraId="11E1FA3A"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over, T.M., 1974. The best two independent measurements are not the two best. IEEE Trans. Syst. Man. Cybern. SMC-4, 116–117. doi:10.1109/TSMC.1974.5408535</w:t>
      </w:r>
    </w:p>
    <w:p w14:paraId="254937BF"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04EC687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Duin, R.P.W., Tax, D.M.J., 2005. Statistical Pattern Recognition, in: Chen, C., Wang, P. (Eds.), Handbook of Pattern Recognition and Computer Vision, 3rd Ed. World Scientific, Singapore, pp. 1–21. doi:10.1142/9789812775320_0001</w:t>
      </w:r>
    </w:p>
    <w:p w14:paraId="7C705B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IC, 2014. Hyperspectral Remote Sensing Scenes [WWW Document]. URL http://www.ehu.eus/ccwintco/index.php?title=Hyperspectral_Remote_Sensing_Scenes</w:t>
      </w:r>
    </w:p>
    <w:p w14:paraId="7D61AF9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Elisseeff, A., 2003. An introduction to variable and feature selection. J. ofMachine Learn. Res. 3, 1157–1182. doi:10.1016/j.aca.2011.07.027</w:t>
      </w:r>
    </w:p>
    <w:p w14:paraId="2799A0E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Weston, J., Barnhill, S., Vapnik, V., 2002. Gene selection for cancer classification using support vector machines. Mach. Learn. 46, 389–422. doi:10.1023/A:1012487302797</w:t>
      </w:r>
    </w:p>
    <w:p w14:paraId="4BBE733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Hand, D.J., Yu, K., 2001. Idiot’s Bayes - not so stupid after all? Int. Statisitical Rev. 69, 385–398.</w:t>
      </w:r>
    </w:p>
    <w:p w14:paraId="6455FE4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Inza, I., Larrañaga, P., Blanco, R., Cerrolaza, A.J., 2004. Filter versus wrapper gene selection approaches in DNA microarray domains. Artif. Intell. Med. 31, 91–103. doi:10.1016/j.artmed.2004.01.007</w:t>
      </w:r>
    </w:p>
    <w:p w14:paraId="5208138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ain, A.K., Duin, R.P.W., Mao, J., 2000. Statistical pattern recognition: a review. IEEE Trans. Pattern Anal. Mach. Intell. 22, 4–37.</w:t>
      </w:r>
    </w:p>
    <w:p w14:paraId="1AE2DF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ohnson, B., Xie, Z., 2013. Classifying a high resolution image of an urban area using super-object information. ISPRS J. Photogramm. Remote Sens. 83, 40–49. doi:10.1016/j.isprsjprs.2013.05.008</w:t>
      </w:r>
    </w:p>
    <w:p w14:paraId="0CA2B604"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alousis, A., Prados, J., Hilario, M., 2007. Stability of feature selection algorithms: A study on high-dimensional spaces. Knowl. Inf. Syst. 12, 95–116. doi:10.1007/s10115-006-0040-8</w:t>
      </w:r>
    </w:p>
    <w:p w14:paraId="592D614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ononenko, I., Šimec, E., Robnik-Šikonja, M., 1997. Overcoming the myopia of inductive learning algorithms with RELIEFF. Appl. Intell. 7, 39–55. doi:10.1023/A:1008280620621</w:t>
      </w:r>
    </w:p>
    <w:p w14:paraId="3CF92ED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uncheva, L.I., 2007. A stability index for feature selection, in: International Multi-Conference: Artificial Intelligence and Applications. IASTED, Innsbruck, Austria, pp. 390–395.</w:t>
      </w:r>
    </w:p>
    <w:p w14:paraId="3E85DB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 S., Harner, E.J., Adjeroh, D. a, 2011. Random KNN feature selection - a fast and stable alternative to Random Forests. BMC Bioinformatics 12, 450. doi:10.1186/1471-2105-12-450</w:t>
      </w:r>
    </w:p>
    <w:p w14:paraId="304FD81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chman, M., 2013. UCI Machine learning repository [WWW Document]. URL http://archive.ics.uci.edu/ml</w:t>
      </w:r>
    </w:p>
    <w:p w14:paraId="0221D6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athWorks, 2016. Hierarchical Clustering - Statistics and Machine Learning Toolbox [WWW Document]. Matlab Doc. URL https://www.mathworks.com/help/stats/hierarchical-clustering.html (accessed 3.1.17).</w:t>
      </w:r>
    </w:p>
    <w:p w14:paraId="672B04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shra, K.K., Harit, S., 2010. A fast algorithm for finding the non dominated set in multi objective optimization. Multi-Objective Optim. using Evol. Algorithms 1, 35–39.</w:t>
      </w:r>
    </w:p>
    <w:p w14:paraId="785505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tra, P., Murthy, C. a, Pal, S.K., 2002. Unsupervised feature selection using feature similarity. IEEE Trans. Pattern Anal. Mach. Intell. PAMI 24, 301–312. doi:10.1109/34.990133</w:t>
      </w:r>
    </w:p>
    <w:p w14:paraId="70C358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113480A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Strobl, C., Boulesteix, A.-L., Kneib, T., Augustin, T., Zeileis, A., 2008. Conditional variable importance for random forests. BMC Bioinformatics 9, 307. doi:10.1186/1471-2105-9-307</w:t>
      </w:r>
    </w:p>
    <w:p w14:paraId="26378DD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zekely, G.J., Rizzo, M.L., 2005. Hierarchical clustering via joint between-within distances: extending Ward’s minimum variance method. J. Classif. 22, 151–183. doi:10.1007/s00357-005-0012-9</w:t>
      </w:r>
    </w:p>
    <w:p w14:paraId="3C4818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olosi, L., Lengauer, T., 2011. Classification with correlated features: unreliability of feature ranking and solutions. Bioinformatics 27, 1986–1994. doi:10.1093/bioinformatics/btr300</w:t>
      </w:r>
    </w:p>
    <w:p w14:paraId="34E3286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U Delft, 2015. PRTools [WWW Document]. URL http://prtools.org/prtools/ (accessed 10.20.16).</w:t>
      </w:r>
    </w:p>
    <w:p w14:paraId="0991B3F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ebb, A.R., 2002. Statistical Pattern Recognition. John Wiley &amp; Sons, Ltd, Chichester, UK. doi:10.1002/0470854774</w:t>
      </w:r>
    </w:p>
    <w:p w14:paraId="35B1B53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u, B., Chen, C., Kechadi, T.M., Sun, L., 2013. A comparative evaluation of filter-based feature selection methods for hyper-spectral band selection. Int. J. Remote Sens. 34, 7974–7990. doi:10.1080/01431161.2013.827815</w:t>
      </w:r>
    </w:p>
    <w:p w14:paraId="7D81D8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ang, H.H., Moody, J., 1999. Data Visualization and Feature Selection: New Algorithms for Nongaussian Data. Adv. Neural Inf. Process. Syst. 12, 687–693.</w:t>
      </w:r>
    </w:p>
    <w:p w14:paraId="7959629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ousef, M., Jung, S., Showe, L.C., Showe, M.K., 2007. Recursive cluster elimination (RCE) for classification and feature selection from gene expression data. BMC Bioinformatics 8. doi:10.1186/1471-2105-8-144</w:t>
      </w:r>
    </w:p>
    <w:p w14:paraId="7528C26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Van Niekerk, A, Prof &lt;avn@sun.ac.za&gt;" w:date="2017-08-02T16:27:00Z" w:initials="VNAP&lt;">
    <w:p w14:paraId="443FCE8A" w14:textId="2BBBF67C" w:rsidR="00AD7587" w:rsidRDefault="00AD7587">
      <w:pPr>
        <w:pStyle w:val="CommentText"/>
      </w:pPr>
      <w:r>
        <w:rPr>
          <w:rStyle w:val="CommentReference"/>
        </w:rPr>
        <w:annotationRef/>
      </w:r>
      <w:r>
        <w:t xml:space="preserve">This is not that clear. Can you clarify? Use separate sentences for each step. </w:t>
      </w:r>
    </w:p>
  </w:comment>
  <w:comment w:id="3" w:author="Van Niekerk, A, Prof &lt;avn@sun.ac.za&gt;" w:date="2017-08-02T16:32:00Z" w:initials="VNAP&lt;">
    <w:p w14:paraId="0C3BA358" w14:textId="23B07FC5" w:rsidR="00AD7587" w:rsidRDefault="00AD7587">
      <w:pPr>
        <w:pStyle w:val="CommentText"/>
      </w:pPr>
      <w:r>
        <w:rPr>
          <w:rStyle w:val="CommentReference"/>
        </w:rPr>
        <w:annotationRef/>
      </w:r>
      <w:r>
        <w:t xml:space="preserve">Perhaps move to after introducing the dendrogram, because then the pairing becomes appar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3FCE8A" w15:done="0"/>
  <w15:commentEx w15:paraId="0C3BA3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C8127B" w14:textId="77777777" w:rsidR="00803F60" w:rsidRDefault="00803F60" w:rsidP="00A90339">
      <w:r>
        <w:separator/>
      </w:r>
    </w:p>
  </w:endnote>
  <w:endnote w:type="continuationSeparator" w:id="0">
    <w:p w14:paraId="165FDB7B" w14:textId="77777777" w:rsidR="00803F60" w:rsidRDefault="00803F60"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AD7587" w:rsidRPr="00921F50" w:rsidRDefault="00AD7587"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2F69AF21" w:rsidR="00AD7587" w:rsidRDefault="00AD7587" w:rsidP="00C35A8C">
    <w:pPr>
      <w:pStyle w:val="Footer"/>
    </w:pPr>
    <w:r>
      <w:rPr>
        <w:sz w:val="20"/>
      </w:rPr>
      <w:t>Adriaan Van Niekerk</w:t>
    </w:r>
    <w:r w:rsidRPr="00921F50">
      <w:rPr>
        <w:sz w:val="20"/>
      </w:rPr>
      <w:t xml:space="preserve"> is with </w:t>
    </w:r>
    <w:r>
      <w:rPr>
        <w:sz w:val="20"/>
      </w:rPr>
      <w:t>the Cent</w:t>
    </w:r>
    <w:del w:id="28" w:author="Van Niekerk, A, Prof &lt;avn@sun.ac.za&gt;" w:date="2017-07-31T14:21:00Z">
      <w:r w:rsidDel="00B85875">
        <w:rPr>
          <w:sz w:val="20"/>
        </w:rPr>
        <w:delText>e</w:delText>
      </w:r>
    </w:del>
    <w:r>
      <w:rPr>
        <w:sz w:val="20"/>
      </w:rPr>
      <w:t>r</w:t>
    </w:r>
    <w:ins w:id="29" w:author="Van Niekerk, A, Prof &lt;avn@sun.ac.za&gt;" w:date="2017-07-31T14:21:00Z">
      <w:r>
        <w:rPr>
          <w:sz w:val="20"/>
        </w:rPr>
        <w:t>e</w:t>
      </w:r>
    </w:ins>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AD7587" w:rsidRDefault="00AD75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1FF27" w14:textId="77777777" w:rsidR="00803F60" w:rsidRDefault="00803F60" w:rsidP="00A90339">
      <w:r>
        <w:separator/>
      </w:r>
    </w:p>
  </w:footnote>
  <w:footnote w:type="continuationSeparator" w:id="0">
    <w:p w14:paraId="0FE5A836" w14:textId="77777777" w:rsidR="00803F60" w:rsidRDefault="00803F60"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Van Niekerk, A, Prof &lt;avn@sun.ac.za&gt;">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27F1"/>
    <w:rsid w:val="004E2B9D"/>
    <w:rsid w:val="004E2C44"/>
    <w:rsid w:val="004E65E0"/>
    <w:rsid w:val="004F1024"/>
    <w:rsid w:val="004F18E1"/>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607A4"/>
    <w:rsid w:val="005608B5"/>
    <w:rsid w:val="005642EC"/>
    <w:rsid w:val="00570695"/>
    <w:rsid w:val="00573377"/>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7468B-3615-4C11-944A-323FBD519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71</TotalTime>
  <Pages>22</Pages>
  <Words>35575</Words>
  <Characters>202779</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99</cp:revision>
  <dcterms:created xsi:type="dcterms:W3CDTF">2016-10-15T09:35:00Z</dcterms:created>
  <dcterms:modified xsi:type="dcterms:W3CDTF">2017-08-22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